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972A8B"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sidRPr="00504472">
              <w:rPr>
                <w:rStyle w:val="lev"/>
                <w:color w:val="006600" w:themeColor="accent1"/>
                <w:sz w:val="22"/>
              </w:rPr>
              <w:t>Pongsathorn</w:t>
            </w:r>
            <w:r w:rsidRPr="002E65F0">
              <w:rPr>
                <w:rStyle w:val="lev"/>
                <w:color w:val="006600" w:themeColor="accent1"/>
              </w:rPr>
              <w:t xml:space="preserve"> </w:t>
            </w:r>
            <w:r w:rsidRPr="00504472">
              <w:rPr>
                <w:rStyle w:val="lev"/>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972A8B">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972A8B">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972A8B">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972A8B">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972A8B">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972A8B">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972A8B">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972A8B">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972A8B">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972A8B">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972A8B">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w:t>
      </w:r>
      <w:r w:rsidR="002D6F7B">
        <w:lastRenderedPageBreak/>
        <w:t>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2A8B" w:rsidRDefault="00972A8B"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972A8B" w:rsidRPr="00450DDB" w:rsidRDefault="00972A8B"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972A8B" w:rsidRPr="00514042" w:rsidRDefault="00972A8B"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972A8B" w:rsidRDefault="00972A8B" w:rsidP="00CE7761">
                            <w:pPr>
                              <w:jc w:val="left"/>
                              <w:rPr>
                                <w:b/>
                                <w:color w:val="595959" w:themeColor="accent3"/>
                                <w:sz w:val="18"/>
                                <w:lang w:val="en-GB"/>
                              </w:rPr>
                            </w:pPr>
                            <w:r>
                              <w:rPr>
                                <w:b/>
                                <w:color w:val="595959" w:themeColor="accent3"/>
                                <w:sz w:val="18"/>
                                <w:lang w:val="en-GB"/>
                              </w:rPr>
                              <w:t>Electrode :</w:t>
                            </w:r>
                          </w:p>
                          <w:p w:rsidR="00972A8B" w:rsidRDefault="00972A8B" w:rsidP="00CE7761">
                            <w:pPr>
                              <w:jc w:val="left"/>
                              <w:rPr>
                                <w:b/>
                                <w:color w:val="595959" w:themeColor="accent3"/>
                                <w:sz w:val="18"/>
                                <w:lang w:val="en-GB"/>
                              </w:rPr>
                            </w:pPr>
                            <w:r>
                              <w:rPr>
                                <w:b/>
                                <w:color w:val="595959" w:themeColor="accent3"/>
                                <w:sz w:val="18"/>
                                <w:lang w:val="en-GB"/>
                              </w:rPr>
                              <w:t>Electrolyte :</w:t>
                            </w:r>
                          </w:p>
                          <w:p w:rsidR="00972A8B" w:rsidRPr="0080037A" w:rsidRDefault="00972A8B"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972A8B" w:rsidRPr="0080037A" w:rsidRDefault="00972A8B"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972A8B" w:rsidRDefault="00972A8B"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972A8B" w:rsidRPr="00450DDB" w:rsidRDefault="00972A8B"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972A8B" w:rsidRPr="00514042" w:rsidRDefault="00972A8B"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972A8B" w:rsidRDefault="00972A8B" w:rsidP="00CE7761">
                      <w:pPr>
                        <w:jc w:val="left"/>
                        <w:rPr>
                          <w:b/>
                          <w:color w:val="595959" w:themeColor="accent3"/>
                          <w:sz w:val="18"/>
                          <w:lang w:val="en-GB"/>
                        </w:rPr>
                      </w:pPr>
                      <w:r>
                        <w:rPr>
                          <w:b/>
                          <w:color w:val="595959" w:themeColor="accent3"/>
                          <w:sz w:val="18"/>
                          <w:lang w:val="en-GB"/>
                        </w:rPr>
                        <w:t>Electrode :</w:t>
                      </w:r>
                    </w:p>
                    <w:p w:rsidR="00972A8B" w:rsidRDefault="00972A8B" w:rsidP="00CE7761">
                      <w:pPr>
                        <w:jc w:val="left"/>
                        <w:rPr>
                          <w:b/>
                          <w:color w:val="595959" w:themeColor="accent3"/>
                          <w:sz w:val="18"/>
                          <w:lang w:val="en-GB"/>
                        </w:rPr>
                      </w:pPr>
                      <w:r>
                        <w:rPr>
                          <w:b/>
                          <w:color w:val="595959" w:themeColor="accent3"/>
                          <w:sz w:val="18"/>
                          <w:lang w:val="en-GB"/>
                        </w:rPr>
                        <w:t>Electrolyte :</w:t>
                      </w:r>
                    </w:p>
                    <w:p w:rsidR="00972A8B" w:rsidRPr="0080037A" w:rsidRDefault="00972A8B"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972A8B" w:rsidRPr="0080037A" w:rsidRDefault="00972A8B"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3E277C" w:rsidRDefault="00972A8B"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972A8B" w:rsidRPr="003E277C" w:rsidRDefault="00972A8B"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2A8B" w:rsidRPr="00CE7761" w:rsidRDefault="00972A8B"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972A8B" w:rsidRDefault="00972A8B"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972A8B" w:rsidRPr="00450DDB" w:rsidRDefault="00972A8B"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972A8B" w:rsidRPr="00450DDB" w:rsidRDefault="00972A8B"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972A8B" w:rsidRPr="00450DDB" w:rsidRDefault="00972A8B"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972A8B" w:rsidRDefault="00972A8B"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972A8B" w:rsidRDefault="00972A8B"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972A8B" w:rsidRDefault="00972A8B"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972A8B" w:rsidRPr="00450DDB" w:rsidRDefault="00972A8B" w:rsidP="00CE7761">
                            <w:pPr>
                              <w:jc w:val="left"/>
                              <w:rPr>
                                <w:color w:val="595959" w:themeColor="accent3"/>
                                <w:sz w:val="18"/>
                                <w:lang w:val="en-GB"/>
                              </w:rPr>
                            </w:pPr>
                            <w:r>
                              <w:rPr>
                                <w:color w:val="595959" w:themeColor="accent3"/>
                                <w:sz w:val="18"/>
                                <w:lang w:val="en-GB"/>
                              </w:rPr>
                              <w:t xml:space="preserve">Polymer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972A8B" w:rsidRPr="00CE7761" w:rsidRDefault="00972A8B"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972A8B" w:rsidRDefault="00972A8B"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972A8B" w:rsidRPr="00450DDB" w:rsidRDefault="00972A8B"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972A8B" w:rsidRPr="00450DDB" w:rsidRDefault="00972A8B"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972A8B" w:rsidRPr="00450DDB" w:rsidRDefault="00972A8B"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972A8B" w:rsidRDefault="00972A8B"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972A8B" w:rsidRDefault="00972A8B"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972A8B" w:rsidRDefault="00972A8B"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972A8B" w:rsidRPr="00450DDB" w:rsidRDefault="00972A8B" w:rsidP="00CE7761">
                      <w:pPr>
                        <w:jc w:val="left"/>
                        <w:rPr>
                          <w:color w:val="595959" w:themeColor="accent3"/>
                          <w:sz w:val="18"/>
                          <w:lang w:val="en-GB"/>
                        </w:rPr>
                      </w:pPr>
                      <w:r>
                        <w:rPr>
                          <w:color w:val="595959" w:themeColor="accent3"/>
                          <w:sz w:val="18"/>
                          <w:lang w:val="en-GB"/>
                        </w:rPr>
                        <w:t xml:space="preserve">Polymer :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972A8B" w:rsidRPr="00EC17E6" w:rsidRDefault="00972A8B"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972A8B" w:rsidRPr="00EC17E6" w:rsidRDefault="00972A8B"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972A8B" w:rsidRPr="00EC17E6" w:rsidRDefault="00972A8B"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972A8B" w:rsidRPr="00EC17E6" w:rsidRDefault="00972A8B"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972A8B" w:rsidRPr="00EC17E6" w:rsidRDefault="00972A8B"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972A8B" w:rsidRPr="00EC17E6" w:rsidRDefault="00972A8B"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972A8B" w:rsidRPr="00EC17E6" w:rsidRDefault="00972A8B"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972A8B" w:rsidRPr="00EC17E6" w:rsidRDefault="00972A8B"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972A8B" w:rsidRPr="00EC17E6" w:rsidRDefault="00972A8B"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The typical output range for LT PEMFC is between 1 mW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Titre3"/>
        <w:rPr>
          <w:shd w:val="clear" w:color="auto" w:fill="FFFFFF"/>
          <w:lang w:val="en-GB"/>
        </w:rPr>
      </w:pPr>
      <w:r>
        <w:rPr>
          <w:noProof/>
        </w:rPr>
        <w:lastRenderedPageBreak/>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72A8B" w:rsidRDefault="00972A8B"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972A8B" w:rsidRPr="00450DDB" w:rsidRDefault="00972A8B" w:rsidP="000056C8">
                            <w:pPr>
                              <w:jc w:val="left"/>
                              <w:rPr>
                                <w:color w:val="595959" w:themeColor="accent3"/>
                                <w:sz w:val="18"/>
                                <w:lang w:val="en-GB"/>
                              </w:rPr>
                            </w:pPr>
                            <w:r>
                              <w:rPr>
                                <w:color w:val="595959"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1"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" fillcolor="white [3201]" strokeweight=".5pt">
                <v:textbox>
                  <w:txbxContent>
                    <w:p w:rsidR="00972A8B" w:rsidRDefault="00972A8B"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972A8B" w:rsidRPr="00450DDB" w:rsidRDefault="00972A8B" w:rsidP="000056C8">
                      <w:pPr>
                        <w:jc w:val="left"/>
                        <w:rPr>
                          <w:color w:val="595959" w:themeColor="accent3"/>
                          <w:sz w:val="18"/>
                          <w:lang w:val="en-GB"/>
                        </w:rPr>
                      </w:pPr>
                      <w:r>
                        <w:rPr>
                          <w:color w:val="595959" w:themeColor="accent3"/>
                          <w:sz w:val="18"/>
                          <w:lang w:val="en-GB"/>
                        </w:rPr>
                        <w:t xml:space="preserve">Combined Heat &amp; Power System :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2"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Rk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ccoUZH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972A8B" w:rsidRPr="00EC17E6" w:rsidRDefault="00972A8B" w:rsidP="007A3E4C">
                                <w:pPr>
                                  <w:jc w:val="right"/>
                                  <w:rPr>
                                    <w:sz w:val="14"/>
                                  </w:rPr>
                                </w:pPr>
                                <w:r>
                                  <w:rPr>
                                    <w:sz w:val="14"/>
                                  </w:rPr>
                                  <w:t>METHANOL</w:t>
                                </w:r>
                              </w:p>
                            </w:txbxContent>
                          </v:textbox>
                        </v:shape>
                        <v:shape id="Zone de texte 227" o:spid="_x0000_s1105"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972A8B" w:rsidRPr="00EC17E6" w:rsidRDefault="00972A8B" w:rsidP="007A3E4C">
                                <w:pPr>
                                  <w:jc w:val="right"/>
                                  <w:rPr>
                                    <w:sz w:val="14"/>
                                  </w:rPr>
                                </w:pPr>
                                <w:r>
                                  <w:rPr>
                                    <w:sz w:val="14"/>
                                  </w:rPr>
                                  <w:t>CARBON DIOXIDE</w:t>
                                </w:r>
                              </w:p>
                            </w:txbxContent>
                          </v:textbox>
                        </v:shape>
                        <v:shape id="Zone de texte 22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972A8B" w:rsidRPr="00EC17E6" w:rsidRDefault="00972A8B" w:rsidP="007A3E4C">
                                <w:pPr>
                                  <w:jc w:val="left"/>
                                  <w:rPr>
                                    <w:sz w:val="14"/>
                                  </w:rPr>
                                </w:pPr>
                                <w:r w:rsidRPr="00EC17E6">
                                  <w:rPr>
                                    <w:sz w:val="14"/>
                                  </w:rPr>
                                  <w:t>OXYGEN</w:t>
                                </w:r>
                              </w:p>
                            </w:txbxContent>
                          </v:textbox>
                        </v:shape>
                        <v:shape id="Zone de texte 229" o:spid="_x0000_s110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972A8B" w:rsidRPr="00EC17E6" w:rsidRDefault="00972A8B" w:rsidP="007A3E4C">
                                <w:pPr>
                                  <w:jc w:val="left"/>
                                  <w:rPr>
                                    <w:sz w:val="14"/>
                                  </w:rPr>
                                </w:pPr>
                                <w:r w:rsidRPr="00EC17E6">
                                  <w:rPr>
                                    <w:sz w:val="14"/>
                                  </w:rPr>
                                  <w:t>WATER</w:t>
                                </w:r>
                              </w:p>
                            </w:txbxContent>
                          </v:textbox>
                        </v:shape>
                        <v:shape id="Zone de texte 230" o:spid="_x0000_s110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972A8B" w:rsidRPr="00EC17E6" w:rsidRDefault="00972A8B"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972A8B" w:rsidRPr="00EC17E6" w:rsidRDefault="00972A8B"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1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972A8B" w:rsidRPr="00EC17E6" w:rsidRDefault="00972A8B"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972A8B" w:rsidRPr="00EC17E6" w:rsidRDefault="00972A8B"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972A8B" w:rsidRPr="00EC17E6" w:rsidRDefault="00972A8B"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Titre3"/>
        <w:rPr>
          <w:shd w:val="clear" w:color="auto" w:fill="FFFFFF"/>
          <w:lang w:val="en-GB"/>
        </w:rPr>
      </w:pPr>
      <w:r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972A8B" w:rsidRPr="00EC17E6" w:rsidRDefault="00972A8B"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972A8B" w:rsidRPr="00EC17E6" w:rsidRDefault="00972A8B"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972A8B" w:rsidRPr="00EC17E6" w:rsidRDefault="00972A8B"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972A8B" w:rsidRPr="00EC17E6" w:rsidRDefault="00972A8B"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972A8B" w:rsidRPr="00EC17E6" w:rsidRDefault="00972A8B"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972A8B" w:rsidRPr="00EC17E6" w:rsidRDefault="00972A8B"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972A8B" w:rsidRPr="00EC17E6" w:rsidRDefault="00972A8B"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972A8B" w:rsidRPr="00EC17E6" w:rsidRDefault="00972A8B"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972A8B" w:rsidRPr="00EC17E6" w:rsidRDefault="00972A8B"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972A8B" w:rsidRPr="00EC17E6" w:rsidRDefault="00972A8B"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972A8B" w:rsidRPr="00EC17E6" w:rsidRDefault="00972A8B"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972A8B" w:rsidRPr="00EC17E6" w:rsidRDefault="00972A8B"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972A8B" w:rsidRPr="00EC17E6" w:rsidRDefault="00972A8B"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972A8B" w:rsidRPr="00EC17E6" w:rsidRDefault="00972A8B"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Alkalin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Its typical output range is higher than the previously mentioned fuel cells with an upper limit of circa 200 kW, which encourages its integration into industrial or commercial heat and power systems. The power density of such cell lies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972A8B" w:rsidRPr="00EC17E6" w:rsidRDefault="00972A8B"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972A8B" w:rsidRPr="00EC17E6" w:rsidRDefault="00972A8B"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972A8B" w:rsidRPr="00EC17E6" w:rsidRDefault="00972A8B"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972A8B" w:rsidRPr="00EC17E6" w:rsidRDefault="00972A8B"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972A8B" w:rsidRPr="00EC17E6" w:rsidRDefault="00972A8B"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it remains interesting to use them as combined heat and power units. This is one of their main applications for domestic use. However, their power output range being very wide, from 1 mW</w:t>
      </w:r>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972A8B" w:rsidRPr="00EC17E6" w:rsidRDefault="00972A8B"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sidRPr="00EC17E6">
                                        <w:rPr>
                                          <w:sz w:val="14"/>
                                        </w:rPr>
                                        <w:t>HYGROGEN</w:t>
                                      </w:r>
                                      <w:r>
                                        <w:rPr>
                                          <w:sz w:val="14"/>
                                        </w:rPr>
                                        <w:t xml:space="preserve"> &amp;  CARBON MONOXDE</w:t>
                                      </w:r>
                                    </w:p>
                                    <w:p w:rsidR="00972A8B" w:rsidRPr="00EC17E6" w:rsidRDefault="00972A8B"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972A8B" w:rsidRPr="00EC17E6" w:rsidRDefault="00972A8B" w:rsidP="008911CD">
                                <w:pPr>
                                  <w:jc w:val="right"/>
                                  <w:rPr>
                                    <w:sz w:val="14"/>
                                  </w:rPr>
                                </w:pPr>
                                <w:r w:rsidRPr="00EC17E6">
                                  <w:rPr>
                                    <w:sz w:val="14"/>
                                  </w:rPr>
                                  <w:t>HYGROGEN</w:t>
                                </w:r>
                                <w:r>
                                  <w:rPr>
                                    <w:sz w:val="14"/>
                                  </w:rPr>
                                  <w:t xml:space="preserve"> &amp;  CARBON MONOXDE</w:t>
                                </w:r>
                              </w:p>
                              <w:p w:rsidR="00972A8B" w:rsidRPr="00EC17E6" w:rsidRDefault="00972A8B"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972A8B" w:rsidRPr="00EC17E6" w:rsidRDefault="00972A8B"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972A8B" w:rsidRPr="00EC17E6" w:rsidRDefault="00972A8B"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972A8B" w:rsidRPr="00EC17E6" w:rsidRDefault="00972A8B"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972A8B" w:rsidRPr="00EC17E6" w:rsidRDefault="00972A8B"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972A8B" w:rsidRPr="00EC17E6" w:rsidRDefault="00972A8B"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972A8B" w:rsidRPr="00EC17E6" w:rsidRDefault="00972A8B"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972A8B" w:rsidRPr="00EC17E6" w:rsidRDefault="00972A8B"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Titre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w:t>
            </w:r>
            <w:r w:rsidRPr="00A94EE2">
              <w:rPr>
                <w:sz w:val="14"/>
                <w:lang w:val="en-GB"/>
              </w:rPr>
              <w:lastRenderedPageBreak/>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lastRenderedPageBreak/>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mW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Titre2"/>
        <w:rPr>
          <w:lang w:val="en-GB"/>
        </w:rPr>
      </w:pPr>
      <w:bookmarkStart w:id="32" w:name="_Toc417578113"/>
      <w:bookmarkStart w:id="33" w:name="_Toc417579170"/>
      <w:bookmarkStart w:id="34" w:name="_Toc417584728"/>
      <w:bookmarkStart w:id="35" w:name="_Toc417860545"/>
      <w:r w:rsidRPr="00CE7761">
        <w:rPr>
          <w:lang w:val="en-GB"/>
        </w:rPr>
        <w:t>Applications</w:t>
      </w:r>
      <w:bookmarkEnd w:id="32"/>
      <w:bookmarkEnd w:id="33"/>
      <w:bookmarkEnd w:id="34"/>
      <w:bookmarkEnd w:id="35"/>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to four different range of applications according to the use that is made of the fuel cell corresponding to the following contexts:</w:t>
      </w:r>
    </w:p>
    <w:p w:rsidR="00FE4B87" w:rsidRDefault="00FE4B87" w:rsidP="00FE4B87">
      <w:pPr>
        <w:pStyle w:val="Paragraphedeliste"/>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Paragraphedeliste"/>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Paragraphedeliste"/>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Titre3"/>
        <w:rPr>
          <w:lang w:val="en-GB"/>
        </w:rPr>
      </w:pPr>
      <w:r w:rsidRPr="00232F69">
        <w:rPr>
          <w:lang w:val="en-GB"/>
        </w:rPr>
        <w:t>Transport</w:t>
      </w:r>
    </w:p>
    <w:p w:rsidR="00833EE3" w:rsidRDefault="00833EE3" w:rsidP="00833EE3">
      <w:pPr>
        <w:rPr>
          <w:lang w:val="en-GB"/>
        </w:rPr>
      </w:pPr>
      <w:r>
        <w:rPr>
          <w:lang w:val="en-GB"/>
        </w:rPr>
        <w:t>“Units providing propulsive power to a vehicle.”</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Pr="00833EE3"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7519DD" w:rsidRDefault="00ED6637" w:rsidP="006D3790">
      <w:pPr>
        <w:pStyle w:val="Titre3"/>
        <w:rPr>
          <w:lang w:val="en-GB"/>
        </w:rPr>
      </w:pPr>
      <w:r>
        <w:rPr>
          <w:lang w:val="en-GB"/>
        </w:rPr>
        <w:t>Stationary</w:t>
      </w:r>
    </w:p>
    <w:p w:rsid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383D9D" w:rsidRDefault="00ED6637" w:rsidP="00CC03F7">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w:t>
      </w:r>
      <w:r w:rsidR="00383D9D">
        <w:rPr>
          <w:lang w:val="en-GB"/>
        </w:rPr>
        <w:t>prove the reliability for users by implementing off-line supplies. As an examples, they might be useful for some factories or villages that are hardly reachable.</w:t>
      </w:r>
      <w:r w:rsidR="00EA5218">
        <w:rPr>
          <w:lang w:val="en-GB"/>
        </w:rPr>
        <w:t xml:space="preserve"> The fact that a fuel cell can work off-line makes it have </w:t>
      </w:r>
      <w:r w:rsidR="00D27F42">
        <w:rPr>
          <w:lang w:val="en-GB"/>
        </w:rPr>
        <w:t>an advantage towards Uninterruptible Power Systems (UPS).</w:t>
      </w:r>
    </w:p>
    <w:p w:rsidR="00EA5218" w:rsidRPr="00CC03F7" w:rsidRDefault="00383D9D" w:rsidP="00CC03F7">
      <w:pPr>
        <w:rPr>
          <w:lang w:val="en-GB"/>
        </w:rPr>
      </w:pPr>
      <w:r>
        <w:rPr>
          <w:lang w:val="en-GB"/>
        </w:rPr>
        <w:t xml:space="preserve">A stationary application can also be of smaller scale, for simple residential use. It corresponds to the context in which a power and heat combination </w:t>
      </w:r>
      <w:r>
        <w:rPr>
          <w:lang w:val="en-GB"/>
        </w:rPr>
        <w:lastRenderedPageBreak/>
        <w:t>can be fully exploited and is all the more advantageous for the user. Those units are spreading in Asian countries such as Japan and South Korea thanks to government incentives.</w:t>
      </w:r>
    </w:p>
    <w:p w:rsidR="006D3790" w:rsidRDefault="00ED6637" w:rsidP="006D3790">
      <w:pPr>
        <w:pStyle w:val="Titre3"/>
        <w:rPr>
          <w:lang w:val="en-GB"/>
        </w:rPr>
      </w:pPr>
      <w:r>
        <w:rPr>
          <w:lang w:val="en-GB"/>
        </w:rPr>
        <w:t>Portable</w:t>
      </w:r>
    </w:p>
    <w:p w:rsidR="00416952" w:rsidRDefault="0004013C" w:rsidP="00416952">
      <w:pPr>
        <w:rPr>
          <w:lang w:val="en-GB"/>
        </w:rPr>
      </w:pPr>
      <w:r>
        <w:rPr>
          <w:lang w:val="en-GB"/>
        </w:rPr>
        <w:t>“Units integrating systems designed to be moved.”</w:t>
      </w:r>
    </w:p>
    <w:p w:rsidR="00F64DC2" w:rsidRDefault="0004013C" w:rsidP="00416952">
      <w:pPr>
        <w:rPr>
          <w:lang w:val="en-GB"/>
        </w:rPr>
      </w:pPr>
      <w:r>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w:t>
      </w:r>
      <w:r w:rsidR="00F64DC2">
        <w:rPr>
          <w:lang w:val="en-GB"/>
        </w:rPr>
        <w:t xml:space="preserve"> Thereupon they represent a field of investigation for military laboratories. Indeed, a fuel cell powered device</w:t>
      </w:r>
      <w:r w:rsidR="00622353">
        <w:rPr>
          <w:lang w:val="en-GB"/>
        </w:rPr>
        <w:t xml:space="preserve"> discharges more slowly</w:t>
      </w:r>
      <w:r w:rsidR="00F64DC2">
        <w:rPr>
          <w:lang w:val="en-GB"/>
        </w:rPr>
        <w:t xml:space="preserve"> recharges more quickly than one running</w:t>
      </w:r>
      <w:r w:rsidR="00622353">
        <w:rPr>
          <w:lang w:val="en-GB"/>
        </w:rPr>
        <w:t xml:space="preserve"> a</w:t>
      </w:r>
      <w:r w:rsidR="00F64DC2">
        <w:rPr>
          <w:lang w:val="en-GB"/>
        </w:rPr>
        <w:t xml:space="preserve"> </w:t>
      </w:r>
      <w:r w:rsidR="00622353">
        <w:rPr>
          <w:lang w:val="en-GB"/>
        </w:rPr>
        <w:t xml:space="preserve">conventional </w:t>
      </w:r>
      <w:r w:rsidR="00F64DC2">
        <w:rPr>
          <w:lang w:val="en-GB"/>
        </w:rPr>
        <w:t xml:space="preserve">battery, which increases reliability. In addition to this, </w:t>
      </w:r>
      <w:r w:rsidR="00622353">
        <w:rPr>
          <w:lang w:val="en-GB"/>
        </w:rPr>
        <w:t>it operates silently weights little, and can work off-grid.</w:t>
      </w:r>
    </w:p>
    <w:p w:rsidR="00622353" w:rsidRDefault="00622353" w:rsidP="00622353">
      <w:pPr>
        <w:pStyle w:val="Titre3"/>
        <w:rPr>
          <w:lang w:val="en-GB"/>
        </w:rPr>
      </w:pPr>
      <w:r>
        <w:rPr>
          <w:lang w:val="en-GB"/>
        </w:rPr>
        <w:t>Conclusion</w:t>
      </w:r>
    </w:p>
    <w:tbl>
      <w:tblPr>
        <w:tblStyle w:val="Grilledutableau"/>
        <w:tblW w:w="7359" w:type="dxa"/>
        <w:tblLook w:val="04A0" w:firstRow="1" w:lastRow="0" w:firstColumn="1" w:lastColumn="0" w:noHBand="0" w:noVBand="1"/>
      </w:tblPr>
      <w:tblGrid>
        <w:gridCol w:w="1862"/>
        <w:gridCol w:w="1516"/>
        <w:gridCol w:w="1871"/>
        <w:gridCol w:w="2110"/>
      </w:tblGrid>
      <w:tr w:rsidR="00622353" w:rsidTr="00622353">
        <w:trPr>
          <w:cnfStyle w:val="100000000000" w:firstRow="1" w:lastRow="0" w:firstColumn="0" w:lastColumn="0" w:oddVBand="0" w:evenVBand="0" w:oddHBand="0" w:evenHBand="0" w:firstRowFirstColumn="0" w:firstRowLastColumn="0" w:lastRowFirstColumn="0" w:lastRowLastColumn="0"/>
        </w:trPr>
        <w:tc>
          <w:tcPr>
            <w:tcW w:w="1862" w:type="dxa"/>
          </w:tcPr>
          <w:p w:rsidR="00622353" w:rsidRDefault="002500FF" w:rsidP="00622353">
            <w:pPr>
              <w:rPr>
                <w:lang w:val="en-GB"/>
              </w:rPr>
            </w:pPr>
            <w:r>
              <w:rPr>
                <w:lang w:val="en-GB"/>
              </w:rPr>
              <w:t>Category</w:t>
            </w:r>
          </w:p>
        </w:tc>
        <w:tc>
          <w:tcPr>
            <w:tcW w:w="1516" w:type="dxa"/>
          </w:tcPr>
          <w:p w:rsidR="00622353" w:rsidRDefault="00622353" w:rsidP="00622353">
            <w:pPr>
              <w:rPr>
                <w:lang w:val="en-GB"/>
              </w:rPr>
            </w:pPr>
            <w:r>
              <w:rPr>
                <w:lang w:val="en-GB"/>
              </w:rPr>
              <w:t>Power Range</w:t>
            </w:r>
          </w:p>
        </w:tc>
        <w:tc>
          <w:tcPr>
            <w:tcW w:w="1871" w:type="dxa"/>
          </w:tcPr>
          <w:p w:rsidR="00622353" w:rsidRDefault="00622353" w:rsidP="00622353">
            <w:pPr>
              <w:rPr>
                <w:lang w:val="en-GB"/>
              </w:rPr>
            </w:pPr>
            <w:r>
              <w:rPr>
                <w:lang w:val="en-GB"/>
              </w:rPr>
              <w:t>FC Type</w:t>
            </w:r>
          </w:p>
        </w:tc>
        <w:tc>
          <w:tcPr>
            <w:tcW w:w="2110" w:type="dxa"/>
          </w:tcPr>
          <w:p w:rsidR="00622353" w:rsidRDefault="00622353" w:rsidP="00622353">
            <w:pPr>
              <w:rPr>
                <w:lang w:val="en-GB"/>
              </w:rPr>
            </w:pPr>
            <w:r>
              <w:rPr>
                <w:lang w:val="en-GB"/>
              </w:rPr>
              <w:t>Applications</w:t>
            </w:r>
          </w:p>
        </w:tc>
      </w:tr>
      <w:tr w:rsidR="00622353" w:rsidRPr="00972A8B" w:rsidTr="00622353">
        <w:tc>
          <w:tcPr>
            <w:tcW w:w="1862" w:type="dxa"/>
          </w:tcPr>
          <w:p w:rsidR="00622353" w:rsidRDefault="00A04BD4" w:rsidP="00622353">
            <w:pPr>
              <w:rPr>
                <w:lang w:val="en-GB"/>
              </w:rPr>
            </w:pPr>
            <w:r>
              <w:rPr>
                <w:lang w:val="en-GB"/>
              </w:rPr>
              <w:t>Transport</w:t>
            </w:r>
          </w:p>
        </w:tc>
        <w:tc>
          <w:tcPr>
            <w:tcW w:w="1516" w:type="dxa"/>
          </w:tcPr>
          <w:p w:rsidR="00622353" w:rsidRDefault="00622353" w:rsidP="00622353">
            <w:pPr>
              <w:rPr>
                <w:lang w:val="en-GB"/>
              </w:rPr>
            </w:pPr>
            <w:r>
              <w:rPr>
                <w:lang w:val="en-GB"/>
              </w:rPr>
              <w:t>1 kW to 100 kW</w:t>
            </w:r>
          </w:p>
        </w:tc>
        <w:tc>
          <w:tcPr>
            <w:tcW w:w="1871" w:type="dxa"/>
          </w:tcPr>
          <w:p w:rsidR="00622353" w:rsidRDefault="00622353" w:rsidP="00622353">
            <w:pPr>
              <w:rPr>
                <w:lang w:val="en-GB"/>
              </w:rPr>
            </w:pPr>
            <w:r>
              <w:rPr>
                <w:lang w:val="en-GB"/>
              </w:rPr>
              <w:t>PEMFC</w:t>
            </w:r>
          </w:p>
          <w:p w:rsidR="00622353" w:rsidRDefault="00622353" w:rsidP="00622353">
            <w:pPr>
              <w:rPr>
                <w:lang w:val="en-GB"/>
              </w:rPr>
            </w:pPr>
            <w:r>
              <w:rPr>
                <w:lang w:val="en-GB"/>
              </w:rPr>
              <w:t>AFC</w:t>
            </w:r>
          </w:p>
        </w:tc>
        <w:tc>
          <w:tcPr>
            <w:tcW w:w="2110" w:type="dxa"/>
          </w:tcPr>
          <w:p w:rsidR="00622353" w:rsidRDefault="00622353" w:rsidP="00622353">
            <w:pPr>
              <w:rPr>
                <w:lang w:val="en-GB"/>
              </w:rPr>
            </w:pPr>
            <w:r>
              <w:rPr>
                <w:lang w:val="en-GB"/>
              </w:rPr>
              <w:t>Personal Vehicles (cars; motorcycles; scooters)</w:t>
            </w:r>
          </w:p>
          <w:p w:rsidR="00622353" w:rsidRDefault="00622353" w:rsidP="00622353">
            <w:pPr>
              <w:rPr>
                <w:lang w:val="en-GB"/>
              </w:rPr>
            </w:pPr>
            <w:r>
              <w:rPr>
                <w:lang w:val="en-GB"/>
              </w:rPr>
              <w:t>Transportation (planes; trains; boats or ferries)</w:t>
            </w:r>
          </w:p>
          <w:p w:rsidR="00622353" w:rsidRDefault="00622353" w:rsidP="00622353">
            <w:pPr>
              <w:rPr>
                <w:lang w:val="en-GB"/>
              </w:rPr>
            </w:pPr>
            <w:r>
              <w:rPr>
                <w:lang w:val="en-GB"/>
              </w:rPr>
              <w:t>Military use (plane; submarine)</w:t>
            </w:r>
          </w:p>
          <w:p w:rsidR="00622353" w:rsidRDefault="00622353" w:rsidP="00622353">
            <w:pPr>
              <w:rPr>
                <w:lang w:val="en-GB"/>
              </w:rPr>
            </w:pPr>
            <w:r>
              <w:rPr>
                <w:lang w:val="en-GB"/>
              </w:rPr>
              <w:t>Support to other power supplies</w:t>
            </w:r>
          </w:p>
          <w:p w:rsidR="00622353" w:rsidRDefault="00622353" w:rsidP="00622353">
            <w:pPr>
              <w:rPr>
                <w:lang w:val="en-GB"/>
              </w:rPr>
            </w:pPr>
          </w:p>
        </w:tc>
      </w:tr>
      <w:tr w:rsidR="00622353" w:rsidRPr="00972A8B" w:rsidTr="00622353">
        <w:tc>
          <w:tcPr>
            <w:tcW w:w="1862" w:type="dxa"/>
          </w:tcPr>
          <w:p w:rsidR="00622353" w:rsidRDefault="00A04BD4" w:rsidP="00622353">
            <w:pPr>
              <w:rPr>
                <w:lang w:val="en-GB"/>
              </w:rPr>
            </w:pPr>
            <w:r>
              <w:rPr>
                <w:lang w:val="en-GB"/>
              </w:rPr>
              <w:t>Stationary</w:t>
            </w:r>
          </w:p>
        </w:tc>
        <w:tc>
          <w:tcPr>
            <w:tcW w:w="1516" w:type="dxa"/>
          </w:tcPr>
          <w:p w:rsidR="00622353" w:rsidRDefault="00622353" w:rsidP="00622353">
            <w:pPr>
              <w:rPr>
                <w:lang w:val="en-GB"/>
              </w:rPr>
            </w:pPr>
            <w:r>
              <w:rPr>
                <w:lang w:val="en-GB"/>
              </w:rPr>
              <w:t>0.5 kW to 5 MW</w:t>
            </w:r>
          </w:p>
        </w:tc>
        <w:tc>
          <w:tcPr>
            <w:tcW w:w="1871" w:type="dxa"/>
          </w:tcPr>
          <w:p w:rsidR="00622353" w:rsidRDefault="00622353" w:rsidP="00622353">
            <w:r>
              <w:t>PEMFC</w:t>
            </w:r>
          </w:p>
          <w:p w:rsidR="00622353" w:rsidRDefault="00622353" w:rsidP="00622353">
            <w:r>
              <w:t>SOFC</w:t>
            </w:r>
          </w:p>
          <w:p w:rsidR="00622353" w:rsidRDefault="00622353" w:rsidP="00622353">
            <w:r>
              <w:t>MCFC</w:t>
            </w:r>
          </w:p>
          <w:p w:rsidR="00622353" w:rsidRDefault="00622353" w:rsidP="00622353">
            <w:r>
              <w:t>PAFC</w:t>
            </w:r>
          </w:p>
          <w:p w:rsidR="00622353" w:rsidRDefault="00622353" w:rsidP="00622353">
            <w:pPr>
              <w:rPr>
                <w:lang w:val="en-GB"/>
              </w:rPr>
            </w:pPr>
            <w:r>
              <w:t>AFC</w:t>
            </w:r>
          </w:p>
        </w:tc>
        <w:tc>
          <w:tcPr>
            <w:tcW w:w="2110" w:type="dxa"/>
          </w:tcPr>
          <w:p w:rsidR="00622353" w:rsidRDefault="00622353" w:rsidP="00622353">
            <w:pPr>
              <w:rPr>
                <w:lang w:val="en-GB"/>
              </w:rPr>
            </w:pPr>
            <w:r>
              <w:rPr>
                <w:lang w:val="en-GB"/>
              </w:rPr>
              <w:t>Residential supply (CHP or simply power)</w:t>
            </w:r>
          </w:p>
          <w:p w:rsidR="00622353" w:rsidRDefault="00622353" w:rsidP="00622353">
            <w:pPr>
              <w:rPr>
                <w:lang w:val="en-GB"/>
              </w:rPr>
            </w:pPr>
            <w:r>
              <w:rPr>
                <w:lang w:val="en-GB"/>
              </w:rPr>
              <w:t>UPS</w:t>
            </w:r>
          </w:p>
          <w:p w:rsidR="00622353" w:rsidRDefault="00622353" w:rsidP="00622353">
            <w:pPr>
              <w:rPr>
                <w:lang w:val="en-GB"/>
              </w:rPr>
            </w:pPr>
            <w:r>
              <w:rPr>
                <w:lang w:val="en-GB"/>
              </w:rPr>
              <w:t>Primary power units (large or small prime power plants)</w:t>
            </w:r>
          </w:p>
        </w:tc>
      </w:tr>
      <w:tr w:rsidR="00622353" w:rsidRPr="00ED6637" w:rsidTr="00622353">
        <w:tc>
          <w:tcPr>
            <w:tcW w:w="1862" w:type="dxa"/>
          </w:tcPr>
          <w:p w:rsidR="00622353" w:rsidRDefault="00A04BD4" w:rsidP="00A04BD4">
            <w:pPr>
              <w:rPr>
                <w:lang w:val="en-GB"/>
              </w:rPr>
            </w:pPr>
            <w:r>
              <w:rPr>
                <w:lang w:val="en-GB"/>
              </w:rPr>
              <w:t>Portable</w:t>
            </w:r>
          </w:p>
        </w:tc>
        <w:tc>
          <w:tcPr>
            <w:tcW w:w="1516" w:type="dxa"/>
          </w:tcPr>
          <w:p w:rsidR="00622353" w:rsidRDefault="00622353" w:rsidP="00622353">
            <w:pPr>
              <w:rPr>
                <w:lang w:val="en-GB"/>
              </w:rPr>
            </w:pPr>
            <w:r>
              <w:rPr>
                <w:lang w:val="en-GB"/>
              </w:rPr>
              <w:t>5 W to 500 kW</w:t>
            </w:r>
          </w:p>
        </w:tc>
        <w:tc>
          <w:tcPr>
            <w:tcW w:w="1871" w:type="dxa"/>
          </w:tcPr>
          <w:p w:rsidR="00622353" w:rsidRDefault="00622353" w:rsidP="00622353">
            <w:r>
              <w:t>PEMFC</w:t>
            </w:r>
          </w:p>
          <w:p w:rsidR="00622353" w:rsidRDefault="00622353" w:rsidP="00622353">
            <w:r>
              <w:t>DMFC</w:t>
            </w:r>
          </w:p>
        </w:tc>
        <w:tc>
          <w:tcPr>
            <w:tcW w:w="2110" w:type="dxa"/>
          </w:tcPr>
          <w:p w:rsidR="00622353" w:rsidRDefault="00622353" w:rsidP="00622353">
            <w:pPr>
              <w:rPr>
                <w:lang w:val="en-GB"/>
              </w:rPr>
            </w:pPr>
            <w:r>
              <w:rPr>
                <w:lang w:val="en-GB"/>
              </w:rPr>
              <w:t>APU</w:t>
            </w:r>
          </w:p>
          <w:p w:rsidR="00622353" w:rsidRDefault="00622353" w:rsidP="00622353">
            <w:pPr>
              <w:rPr>
                <w:lang w:val="en-GB"/>
              </w:rPr>
            </w:pPr>
            <w:r>
              <w:rPr>
                <w:lang w:val="en-GB"/>
              </w:rPr>
              <w:t>Personal electric devices (small or large)</w:t>
            </w:r>
          </w:p>
          <w:p w:rsidR="00622353" w:rsidRDefault="00622353" w:rsidP="00622353">
            <w:pPr>
              <w:rPr>
                <w:lang w:val="en-GB"/>
              </w:rPr>
            </w:pPr>
            <w:r>
              <w:rPr>
                <w:lang w:val="en-GB"/>
              </w:rPr>
              <w:t>Military use</w:t>
            </w:r>
          </w:p>
        </w:tc>
      </w:tr>
    </w:tbl>
    <w:p w:rsidR="00622353" w:rsidRPr="00622353" w:rsidRDefault="00622353" w:rsidP="00622353">
      <w:pPr>
        <w:rPr>
          <w:lang w:val="en-GB"/>
        </w:rPr>
      </w:pPr>
    </w:p>
    <w:p w:rsidR="006D3790" w:rsidRDefault="006D3790" w:rsidP="006D3790">
      <w:pPr>
        <w:pStyle w:val="Titre2"/>
        <w:rPr>
          <w:lang w:val="en-GB"/>
        </w:rPr>
      </w:pPr>
      <w:bookmarkStart w:id="36" w:name="_Toc417860546"/>
      <w:r>
        <w:rPr>
          <w:lang w:val="en-GB"/>
        </w:rPr>
        <w:lastRenderedPageBreak/>
        <w:t>Infrastructure</w:t>
      </w:r>
      <w:bookmarkEnd w:id="36"/>
    </w:p>
    <w:p w:rsidR="00BD45C9" w:rsidRDefault="004B27BE" w:rsidP="00BD45C9">
      <w:pPr>
        <w:rPr>
          <w:lang w:val="en-GB"/>
        </w:rPr>
      </w:pPr>
      <w:r>
        <w:rPr>
          <w:lang w:val="en-GB"/>
        </w:rPr>
        <w:t xml:space="preserve">As explained previously, a fuel cell is a product </w:t>
      </w:r>
      <w:r w:rsidR="00F531CC">
        <w:rPr>
          <w:lang w:val="en-GB"/>
        </w:rPr>
        <w:t>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w:t>
      </w:r>
      <w:r w:rsidR="00BD45C9">
        <w:rPr>
          <w:lang w:val="en-GB"/>
        </w:rPr>
        <w:t xml:space="preserve"> Depending on the model, hydrogen can be of more or less pure constitution, but the air we breathe does not have a high enough concentration in it to consist of a fuel. As a consequence, </w:t>
      </w:r>
      <w:r w:rsidR="002962C3">
        <w:rPr>
          <w:lang w:val="en-GB"/>
        </w:rPr>
        <w:t>the gas used needs to be processed and stored before it is distributed to the operating units.</w:t>
      </w:r>
    </w:p>
    <w:p w:rsidR="00EB4517" w:rsidRPr="00430540" w:rsidRDefault="00EB4517" w:rsidP="00430540">
      <w:pPr>
        <w:rPr>
          <w:lang w:val="en-GB"/>
        </w:rPr>
      </w:pPr>
      <w:r>
        <w:rPr>
          <w:lang w:val="en-GB"/>
        </w:rPr>
        <w:t>These steps are preceding the fuel cell exploitation. As a consequence, the fuel cell and the hydrogen indust</w:t>
      </w:r>
      <w:r w:rsidR="00633D04">
        <w:rPr>
          <w:lang w:val="en-GB"/>
        </w:rPr>
        <w:t xml:space="preserve">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00633D04" w:rsidRPr="00633D04">
        <w:rPr>
          <w:color w:val="FF0000"/>
          <w:lang w:val="en-GB"/>
        </w:rPr>
        <w:t>In a second part, it will mention three different hydrogen production modes and their results in terms of expenses.</w:t>
      </w:r>
    </w:p>
    <w:p w:rsidR="006D3790" w:rsidRDefault="006D3790" w:rsidP="006D3790">
      <w:pPr>
        <w:pStyle w:val="Titre3"/>
        <w:rPr>
          <w:lang w:val="en-GB"/>
        </w:rPr>
      </w:pPr>
      <w:r>
        <w:rPr>
          <w:lang w:val="en-GB"/>
        </w:rPr>
        <w:t>Distribution facilities</w:t>
      </w:r>
    </w:p>
    <w:p w:rsidR="00232507" w:rsidRDefault="00F809AF" w:rsidP="00633D04">
      <w:pPr>
        <w:rPr>
          <w:lang w:val="en-GB"/>
        </w:rPr>
      </w:pPr>
      <w:r>
        <w:rPr>
          <w:lang w:val="en-GB"/>
        </w:rPr>
        <w:t>Hydrogen is the lightest chemical element on earth.</w:t>
      </w:r>
      <w:r w:rsidR="009F7232">
        <w:rPr>
          <w:lang w:val="en-GB"/>
        </w:rPr>
        <w:t xml:space="preserve"> In such a normal environment, it has the state of a gas. It therefore is volatile and its volumetric mass is very low. As a consequence, in one given unit of volume, there is less hydrogen than there would be of any other element</w:t>
      </w:r>
      <w:r w:rsidR="00CC443C">
        <w:rPr>
          <w:lang w:val="en-GB"/>
        </w:rPr>
        <w:t xml:space="preserve"> (8 MJ/L against 32 MJ/L for gasoline)</w:t>
      </w:r>
      <w:r w:rsidR="009F7232">
        <w:rPr>
          <w:lang w:val="en-GB"/>
        </w:rPr>
        <w:t>. And less hydrogen implies less fuel.</w:t>
      </w:r>
      <w:r w:rsidR="00232507">
        <w:rPr>
          <w:lang w:val="en-GB"/>
        </w:rPr>
        <w:t xml:space="preserve"> Hydrogen therefore is a costly fuel to ship.</w:t>
      </w:r>
    </w:p>
    <w:p w:rsidR="006D3790" w:rsidRDefault="006D3790" w:rsidP="006D3790">
      <w:pPr>
        <w:pStyle w:val="Titre4"/>
        <w:rPr>
          <w:lang w:val="en-GB"/>
        </w:rPr>
      </w:pPr>
      <w:r>
        <w:rPr>
          <w:lang w:val="en-GB"/>
        </w:rPr>
        <w:t>Delivery</w:t>
      </w:r>
    </w:p>
    <w:p w:rsidR="00232507" w:rsidRDefault="009E3779" w:rsidP="00232507">
      <w:pPr>
        <w:rPr>
          <w:lang w:val="en-GB"/>
        </w:rPr>
      </w:pPr>
      <w:r>
        <w:rPr>
          <w:lang w:val="en-GB"/>
        </w:rPr>
        <w:t>To</w:t>
      </w:r>
      <w:r w:rsidR="00CB6A6A">
        <w:rPr>
          <w:lang w:val="en-GB"/>
        </w:rPr>
        <w:t>day, there are</w:t>
      </w:r>
      <w:r>
        <w:rPr>
          <w:lang w:val="en-GB"/>
        </w:rPr>
        <w:t xml:space="preserve"> three</w:t>
      </w:r>
      <w:r w:rsidR="00232507">
        <w:rPr>
          <w:lang w:val="en-GB"/>
        </w:rPr>
        <w:t xml:space="preserv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w:t>
      </w:r>
      <w:r w:rsidR="00CB6A6A">
        <w:rPr>
          <w:lang w:val="en-GB"/>
        </w:rPr>
        <w:t xml:space="preserve">e fuel in order to put it into liquid insulated tankers. However, this option remains </w:t>
      </w:r>
      <w:r w:rsidR="00232507">
        <w:rPr>
          <w:lang w:val="en-GB"/>
        </w:rPr>
        <w:t>costly because it requires to bring the gas at its liquefaction temperature, -253 °C and then to use adapted refrigerating devices.</w:t>
      </w:r>
      <w:r w:rsidR="00B01628">
        <w:rPr>
          <w:lang w:val="en-GB"/>
        </w:rPr>
        <w:t xml:space="preserve"> The advantage of it is that is holds more fuel per volume unit.</w:t>
      </w:r>
    </w:p>
    <w:p w:rsidR="00B05BC6" w:rsidRPr="00232507" w:rsidRDefault="00B05BC6" w:rsidP="00232507">
      <w:pPr>
        <w:rPr>
          <w:lang w:val="en-GB"/>
        </w:rPr>
      </w:pPr>
      <w:r>
        <w:rPr>
          <w:lang w:val="en-GB"/>
        </w:rPr>
        <w:t>Eve</w:t>
      </w:r>
      <w:r w:rsidR="00972A8B">
        <w:rPr>
          <w:lang w:val="en-GB"/>
        </w:rPr>
        <w:t xml:space="preserve">ntually, </w:t>
      </w:r>
      <w:r w:rsidR="006B63E6">
        <w:rPr>
          <w:lang w:val="en-GB"/>
        </w:rPr>
        <w:t xml:space="preserve">as it is the properties of hydrogen that make it hard to transport, it is also possible to mix it with other elements in order to ship it as ethanol or ammoniac for example. However, the drawback of this method is that a </w:t>
      </w:r>
      <w:r w:rsidR="00B01628">
        <w:rPr>
          <w:lang w:val="en-GB"/>
        </w:rPr>
        <w:t>dehydration</w:t>
      </w:r>
      <w:r w:rsidR="006B63E6">
        <w:rPr>
          <w:lang w:val="en-GB"/>
        </w:rPr>
        <w:t xml:space="preserve"> </w:t>
      </w:r>
      <w:r w:rsidR="00B01628">
        <w:rPr>
          <w:lang w:val="en-GB"/>
        </w:rPr>
        <w:t>process has to be carried before use</w:t>
      </w:r>
      <w:r w:rsidR="000C14B6">
        <w:rPr>
          <w:lang w:val="en-GB"/>
        </w:rPr>
        <w:t>.</w:t>
      </w:r>
      <w:r w:rsidR="00B01628">
        <w:rPr>
          <w:lang w:val="en-GB"/>
        </w:rPr>
        <w:t xml:space="preserve"> This last method is referred to as carrier and is still at a development stage.</w:t>
      </w:r>
    </w:p>
    <w:p w:rsidR="006D3790" w:rsidRDefault="006D3790" w:rsidP="006D3790">
      <w:pPr>
        <w:pStyle w:val="Titre4"/>
        <w:rPr>
          <w:lang w:val="en-GB"/>
        </w:rPr>
      </w:pPr>
      <w:r>
        <w:rPr>
          <w:lang w:val="en-GB"/>
        </w:rPr>
        <w:lastRenderedPageBreak/>
        <w:t>Hydrogen storage</w:t>
      </w:r>
    </w:p>
    <w:p w:rsidR="00CC443C" w:rsidRDefault="009E3779" w:rsidP="00CC443C">
      <w:pPr>
        <w:rPr>
          <w:lang w:val="en-GB"/>
        </w:rPr>
      </w:pPr>
      <w:r>
        <w:rPr>
          <w:lang w:val="en-GB"/>
        </w:rPr>
        <w:t xml:space="preserve">With regards to the previously addressed problems related to hydrogen delivery, storage is also a delicate task, especially when it comes to </w:t>
      </w:r>
      <w:r w:rsidR="000D0997">
        <w:rPr>
          <w:lang w:val="en-GB"/>
        </w:rPr>
        <w:t>achieve this in a moving vehicle.</w:t>
      </w:r>
      <w:r w:rsidR="00917105">
        <w:rPr>
          <w:lang w:val="en-GB"/>
        </w:rPr>
        <w:t xml:space="preserve"> Several solutions have been thought of:</w:t>
      </w:r>
    </w:p>
    <w:p w:rsidR="00917105" w:rsidRDefault="00917105" w:rsidP="00917105">
      <w:pPr>
        <w:pStyle w:val="Paragraphedeliste"/>
        <w:numPr>
          <w:ilvl w:val="0"/>
          <w:numId w:val="5"/>
        </w:numPr>
        <w:rPr>
          <w:lang w:val="en-GB"/>
        </w:rPr>
      </w:pPr>
      <w:r>
        <w:rPr>
          <w:lang w:val="en-GB"/>
        </w:rPr>
        <w:t>Compressed gas storage: Hydrogen is subject to in 5,000 to 10,000 psi in a tank</w:t>
      </w:r>
    </w:p>
    <w:p w:rsidR="00917105" w:rsidRDefault="00917105" w:rsidP="00917105">
      <w:pPr>
        <w:pStyle w:val="Paragraphedeliste"/>
        <w:numPr>
          <w:ilvl w:val="0"/>
          <w:numId w:val="5"/>
        </w:numPr>
        <w:rPr>
          <w:lang w:val="en-GB"/>
        </w:rPr>
      </w:pPr>
      <w:r>
        <w:rPr>
          <w:lang w:val="en-GB"/>
        </w:rPr>
        <w:t>Cryogenic liquid storage: The temperature of the tanks has to be maintained under 253 °C.</w:t>
      </w:r>
    </w:p>
    <w:p w:rsidR="00917105" w:rsidRDefault="00917105" w:rsidP="00917105">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917105" w:rsidRDefault="00917105" w:rsidP="00917105">
      <w:pPr>
        <w:pStyle w:val="Paragraphedeliste"/>
        <w:numPr>
          <w:ilvl w:val="0"/>
          <w:numId w:val="5"/>
        </w:numPr>
        <w:rPr>
          <w:lang w:val="en-GB"/>
        </w:rPr>
      </w:pPr>
      <w:r>
        <w:rPr>
          <w:lang w:val="en-GB"/>
        </w:rPr>
        <w:t xml:space="preserve">Chemical storage: </w:t>
      </w:r>
      <w:r w:rsidR="00396340">
        <w:rPr>
          <w:lang w:val="en-GB"/>
        </w:rPr>
        <w:t>Hydrogen is then stored by the medium of the reaction between hydrogen containing components and water.</w:t>
      </w:r>
    </w:p>
    <w:p w:rsidR="00396340" w:rsidRPr="00E303F5" w:rsidRDefault="00E303F5" w:rsidP="00E303F5">
      <w:pPr>
        <w:rPr>
          <w:lang w:val="en-GB"/>
        </w:rPr>
      </w:pPr>
      <w:r>
        <w:rPr>
          <w:noProof/>
        </w:rPr>
        <w:drawing>
          <wp:inline distT="0" distB="0" distL="0" distR="0">
            <wp:extent cx="4389120" cy="4572000"/>
            <wp:effectExtent l="0" t="0" r="0" b="0"/>
            <wp:docPr id="236" name="Image 236"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9120" cy="4572000"/>
                    </a:xfrm>
                    <a:prstGeom prst="rect">
                      <a:avLst/>
                    </a:prstGeom>
                    <a:noFill/>
                    <a:ln>
                      <a:noFill/>
                    </a:ln>
                  </pic:spPr>
                </pic:pic>
              </a:graphicData>
            </a:graphic>
          </wp:inline>
        </w:drawing>
      </w:r>
      <w:bookmarkStart w:id="37" w:name="_GoBack"/>
      <w:bookmarkEnd w:id="37"/>
    </w:p>
    <w:p w:rsidR="006D3790" w:rsidRDefault="006D3790" w:rsidP="006D3790">
      <w:pPr>
        <w:pStyle w:val="Titre3"/>
        <w:rPr>
          <w:lang w:val="en-GB"/>
        </w:rPr>
      </w:pPr>
      <w:r>
        <w:rPr>
          <w:lang w:val="en-GB"/>
        </w:rPr>
        <w:lastRenderedPageBreak/>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Titre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Titre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Titre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Titre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Titre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972A8B">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972A8B">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972A8B">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972A8B">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972A8B"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972A8B">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972A8B">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972A8B"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972A8B">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972A8B"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972A8B"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972A8B">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972A8B">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972A8B">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Titre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7EC5" w:rsidRDefault="008E7EC5" w:rsidP="00171037">
      <w:pPr>
        <w:spacing w:after="0" w:line="240" w:lineRule="auto"/>
      </w:pPr>
      <w:r>
        <w:separator/>
      </w:r>
    </w:p>
  </w:endnote>
  <w:endnote w:type="continuationSeparator" w:id="0">
    <w:p w:rsidR="008E7EC5" w:rsidRDefault="008E7EC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972A8B"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972A8B" w:rsidRPr="004C7878" w:rsidRDefault="00972A8B" w:rsidP="00D75EF4">
          <w:pPr>
            <w:pStyle w:val="Pieddepage"/>
            <w:jc w:val="right"/>
            <w:rPr>
              <w:color w:val="7F7F7F" w:themeColor="text1" w:themeTint="80"/>
            </w:rPr>
          </w:pPr>
        </w:p>
      </w:tc>
      <w:tc>
        <w:tcPr>
          <w:tcW w:w="4819" w:type="dxa"/>
          <w:tcBorders>
            <w:right w:val="single" w:sz="4" w:space="0" w:color="7F7F7F" w:themeColor="text1" w:themeTint="80"/>
          </w:tcBorders>
        </w:tcPr>
        <w:p w:rsidR="00972A8B" w:rsidRPr="004C7878" w:rsidRDefault="00972A8B"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972A8B" w:rsidRPr="004C7878" w:rsidRDefault="00972A8B"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972A8B" w:rsidRPr="00D75EF4" w:rsidRDefault="00972A8B">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972A8B" w:rsidRPr="00972A8B"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972A8B" w:rsidRPr="003C708D" w:rsidRDefault="00972A8B"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E303F5">
            <w:rPr>
              <w:noProof/>
              <w:color w:val="7F7F7F" w:themeColor="text1" w:themeTint="80"/>
            </w:rPr>
            <w:t>8</w:t>
          </w:r>
          <w:r w:rsidRPr="003C708D">
            <w:rPr>
              <w:color w:val="7F7F7F" w:themeColor="text1" w:themeTint="80"/>
            </w:rPr>
            <w:fldChar w:fldCharType="end"/>
          </w:r>
        </w:p>
      </w:tc>
      <w:tc>
        <w:tcPr>
          <w:tcW w:w="4819" w:type="dxa"/>
          <w:tcBorders>
            <w:left w:val="single" w:sz="4" w:space="0" w:color="767171" w:themeColor="background2" w:themeShade="80"/>
          </w:tcBorders>
        </w:tcPr>
        <w:p w:rsidR="00972A8B" w:rsidRPr="003C708D" w:rsidRDefault="00972A8B"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972A8B" w:rsidRPr="003C708D" w:rsidRDefault="00972A8B" w:rsidP="00635016">
          <w:pPr>
            <w:pStyle w:val="Pieddepage"/>
            <w:rPr>
              <w:color w:val="7F7F7F" w:themeColor="text1" w:themeTint="80"/>
            </w:rPr>
          </w:pPr>
        </w:p>
      </w:tc>
    </w:tr>
  </w:tbl>
  <w:p w:rsidR="00972A8B" w:rsidRPr="00635016" w:rsidRDefault="00972A8B"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972A8B"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972A8B" w:rsidRPr="003C708D" w:rsidRDefault="00972A8B" w:rsidP="000F2D58">
          <w:pPr>
            <w:pStyle w:val="Pieddepage"/>
            <w:jc w:val="right"/>
            <w:rPr>
              <w:color w:val="7F7F7F" w:themeColor="text1" w:themeTint="80"/>
            </w:rPr>
          </w:pPr>
        </w:p>
      </w:tc>
      <w:tc>
        <w:tcPr>
          <w:tcW w:w="4819" w:type="dxa"/>
          <w:tcBorders>
            <w:right w:val="single" w:sz="4" w:space="0" w:color="767171" w:themeColor="background2" w:themeShade="80"/>
          </w:tcBorders>
        </w:tcPr>
        <w:p w:rsidR="00972A8B" w:rsidRPr="003C708D" w:rsidRDefault="00972A8B"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972A8B" w:rsidRPr="003C708D" w:rsidRDefault="00972A8B"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E303F5">
            <w:rPr>
              <w:noProof/>
              <w:color w:val="7F7F7F" w:themeColor="text1" w:themeTint="80"/>
            </w:rPr>
            <w:t>9</w:t>
          </w:r>
          <w:r w:rsidRPr="003C708D">
            <w:rPr>
              <w:color w:val="7F7F7F" w:themeColor="text1" w:themeTint="80"/>
            </w:rPr>
            <w:fldChar w:fldCharType="end"/>
          </w:r>
        </w:p>
      </w:tc>
    </w:tr>
  </w:tbl>
  <w:p w:rsidR="00972A8B" w:rsidRPr="00D75EF4" w:rsidRDefault="00972A8B"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7EC5" w:rsidRDefault="008E7EC5" w:rsidP="00171037">
      <w:pPr>
        <w:spacing w:after="0" w:line="240" w:lineRule="auto"/>
      </w:pPr>
      <w:r>
        <w:separator/>
      </w:r>
    </w:p>
  </w:footnote>
  <w:footnote w:type="continuationSeparator" w:id="0">
    <w:p w:rsidR="008E7EC5" w:rsidRDefault="008E7EC5"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72A8B"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972A8B" w:rsidRPr="006F1D99" w:rsidRDefault="00972A8B" w:rsidP="006F1D99">
          <w:pPr>
            <w:pStyle w:val="InfoHeading"/>
          </w:pPr>
          <w:r w:rsidRPr="006F1D99">
            <w:t>Introduction</w:t>
          </w:r>
        </w:p>
      </w:tc>
      <w:tc>
        <w:tcPr>
          <w:tcW w:w="283" w:type="dxa"/>
        </w:tcPr>
        <w:p w:rsidR="00972A8B" w:rsidRDefault="00972A8B">
          <w:pPr>
            <w:pStyle w:val="En-tte"/>
          </w:pPr>
        </w:p>
      </w:tc>
      <w:tc>
        <w:tcPr>
          <w:tcW w:w="1417" w:type="dxa"/>
          <w:vAlign w:val="bottom"/>
        </w:tcPr>
        <w:p w:rsidR="00972A8B" w:rsidRDefault="00972A8B"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972A8B" w:rsidRDefault="00972A8B">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972A8B"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972A8B" w:rsidRDefault="00972A8B"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972A8B" w:rsidRDefault="00972A8B" w:rsidP="00635016">
          <w:pPr>
            <w:pStyle w:val="En-tte"/>
          </w:pPr>
        </w:p>
      </w:tc>
      <w:tc>
        <w:tcPr>
          <w:tcW w:w="7370" w:type="dxa"/>
          <w:vAlign w:val="bottom"/>
        </w:tcPr>
        <w:p w:rsidR="00972A8B" w:rsidRDefault="00972A8B" w:rsidP="00635016">
          <w:pPr>
            <w:pStyle w:val="InfoHeading"/>
          </w:pPr>
          <w:r>
            <w:t>XXXX</w:t>
          </w:r>
        </w:p>
      </w:tc>
    </w:tr>
  </w:tbl>
  <w:p w:rsidR="00972A8B" w:rsidRDefault="00972A8B">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72A8B"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972A8B" w:rsidRPr="006F1D99" w:rsidRDefault="00972A8B" w:rsidP="000F2D58">
          <w:pPr>
            <w:pStyle w:val="InfoHeading"/>
            <w:jc w:val="left"/>
          </w:pPr>
          <w:r>
            <w:t>XXXX</w:t>
          </w:r>
        </w:p>
      </w:tc>
      <w:tc>
        <w:tcPr>
          <w:tcW w:w="283" w:type="dxa"/>
        </w:tcPr>
        <w:p w:rsidR="00972A8B" w:rsidRDefault="00972A8B" w:rsidP="000F2D58">
          <w:pPr>
            <w:pStyle w:val="En-tte"/>
          </w:pPr>
        </w:p>
      </w:tc>
      <w:tc>
        <w:tcPr>
          <w:tcW w:w="1417" w:type="dxa"/>
          <w:vAlign w:val="bottom"/>
        </w:tcPr>
        <w:p w:rsidR="00972A8B" w:rsidRDefault="00972A8B"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972A8B" w:rsidRDefault="00972A8B">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72A8B" w:rsidRDefault="00972A8B">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972A8B" w:rsidRPr="00ED3BFA" w:rsidRDefault="00972A8B"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972A8B" w:rsidRPr="00ED3BFA" w:rsidRDefault="00972A8B"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972A8B"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972A8B" w:rsidRPr="006F1D99" w:rsidRDefault="00972A8B" w:rsidP="00635016">
          <w:pPr>
            <w:pStyle w:val="InfoHeading"/>
            <w:jc w:val="left"/>
          </w:pPr>
          <w:r>
            <w:t>XXXX</w:t>
          </w:r>
        </w:p>
      </w:tc>
      <w:tc>
        <w:tcPr>
          <w:tcW w:w="283" w:type="dxa"/>
        </w:tcPr>
        <w:p w:rsidR="00972A8B" w:rsidRDefault="00972A8B" w:rsidP="00635016">
          <w:pPr>
            <w:pStyle w:val="En-tte"/>
          </w:pPr>
        </w:p>
      </w:tc>
      <w:tc>
        <w:tcPr>
          <w:tcW w:w="1417" w:type="dxa"/>
          <w:vAlign w:val="bottom"/>
        </w:tcPr>
        <w:p w:rsidR="00972A8B" w:rsidRDefault="00972A8B"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972A8B" w:rsidRDefault="00972A8B">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143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013C"/>
    <w:rsid w:val="000427F3"/>
    <w:rsid w:val="00053027"/>
    <w:rsid w:val="0007670C"/>
    <w:rsid w:val="00076F68"/>
    <w:rsid w:val="000A4021"/>
    <w:rsid w:val="000C14B6"/>
    <w:rsid w:val="000D0997"/>
    <w:rsid w:val="000E37A5"/>
    <w:rsid w:val="000F2D58"/>
    <w:rsid w:val="00131564"/>
    <w:rsid w:val="00171037"/>
    <w:rsid w:val="0017344E"/>
    <w:rsid w:val="001B23FB"/>
    <w:rsid w:val="001D6669"/>
    <w:rsid w:val="001F0D25"/>
    <w:rsid w:val="001F3FCB"/>
    <w:rsid w:val="0020025D"/>
    <w:rsid w:val="00204115"/>
    <w:rsid w:val="00215D8E"/>
    <w:rsid w:val="00232507"/>
    <w:rsid w:val="00232F69"/>
    <w:rsid w:val="002335AD"/>
    <w:rsid w:val="0023494C"/>
    <w:rsid w:val="00237FEA"/>
    <w:rsid w:val="002500FF"/>
    <w:rsid w:val="002726EA"/>
    <w:rsid w:val="00281309"/>
    <w:rsid w:val="00282E7A"/>
    <w:rsid w:val="002962C3"/>
    <w:rsid w:val="002D6F7B"/>
    <w:rsid w:val="002E1466"/>
    <w:rsid w:val="002F6DAE"/>
    <w:rsid w:val="00325F19"/>
    <w:rsid w:val="00343948"/>
    <w:rsid w:val="00350AED"/>
    <w:rsid w:val="00364129"/>
    <w:rsid w:val="00383D9D"/>
    <w:rsid w:val="0038637D"/>
    <w:rsid w:val="00396340"/>
    <w:rsid w:val="00397AA5"/>
    <w:rsid w:val="003A249B"/>
    <w:rsid w:val="003B031C"/>
    <w:rsid w:val="003C2D76"/>
    <w:rsid w:val="003C708D"/>
    <w:rsid w:val="003E277C"/>
    <w:rsid w:val="00400EB1"/>
    <w:rsid w:val="00416952"/>
    <w:rsid w:val="00430540"/>
    <w:rsid w:val="00450DDB"/>
    <w:rsid w:val="00466650"/>
    <w:rsid w:val="004B27BE"/>
    <w:rsid w:val="004C3990"/>
    <w:rsid w:val="004C7878"/>
    <w:rsid w:val="004E083B"/>
    <w:rsid w:val="004E375A"/>
    <w:rsid w:val="005042F6"/>
    <w:rsid w:val="00504472"/>
    <w:rsid w:val="00514042"/>
    <w:rsid w:val="00545412"/>
    <w:rsid w:val="005778C2"/>
    <w:rsid w:val="005C0A9F"/>
    <w:rsid w:val="005E5886"/>
    <w:rsid w:val="005F55BC"/>
    <w:rsid w:val="00622353"/>
    <w:rsid w:val="00624934"/>
    <w:rsid w:val="00633D04"/>
    <w:rsid w:val="006346DF"/>
    <w:rsid w:val="00635016"/>
    <w:rsid w:val="00680307"/>
    <w:rsid w:val="006B63E6"/>
    <w:rsid w:val="006D3790"/>
    <w:rsid w:val="006E73C9"/>
    <w:rsid w:val="006F1D99"/>
    <w:rsid w:val="00707E02"/>
    <w:rsid w:val="0074067C"/>
    <w:rsid w:val="007519DD"/>
    <w:rsid w:val="007531BE"/>
    <w:rsid w:val="007865DE"/>
    <w:rsid w:val="007A2B92"/>
    <w:rsid w:val="007A3E4C"/>
    <w:rsid w:val="007B7CB2"/>
    <w:rsid w:val="007C4C98"/>
    <w:rsid w:val="0080037A"/>
    <w:rsid w:val="008158C1"/>
    <w:rsid w:val="00833EE3"/>
    <w:rsid w:val="00837FF4"/>
    <w:rsid w:val="00844193"/>
    <w:rsid w:val="00885AE8"/>
    <w:rsid w:val="008911CD"/>
    <w:rsid w:val="008E607B"/>
    <w:rsid w:val="008E7EC5"/>
    <w:rsid w:val="008F5E24"/>
    <w:rsid w:val="00905429"/>
    <w:rsid w:val="00917105"/>
    <w:rsid w:val="009363FE"/>
    <w:rsid w:val="009551C2"/>
    <w:rsid w:val="00972A8B"/>
    <w:rsid w:val="00977898"/>
    <w:rsid w:val="00986355"/>
    <w:rsid w:val="009A4D40"/>
    <w:rsid w:val="009E3779"/>
    <w:rsid w:val="009F0645"/>
    <w:rsid w:val="009F2DFC"/>
    <w:rsid w:val="009F30D2"/>
    <w:rsid w:val="009F7232"/>
    <w:rsid w:val="00A04BD4"/>
    <w:rsid w:val="00A17C74"/>
    <w:rsid w:val="00A43E08"/>
    <w:rsid w:val="00A63F15"/>
    <w:rsid w:val="00A85D0F"/>
    <w:rsid w:val="00A94EE2"/>
    <w:rsid w:val="00AA09D5"/>
    <w:rsid w:val="00AB0AB5"/>
    <w:rsid w:val="00AB2643"/>
    <w:rsid w:val="00AF4048"/>
    <w:rsid w:val="00B01628"/>
    <w:rsid w:val="00B01904"/>
    <w:rsid w:val="00B05BC6"/>
    <w:rsid w:val="00B1340C"/>
    <w:rsid w:val="00B3060A"/>
    <w:rsid w:val="00B374ED"/>
    <w:rsid w:val="00BB382F"/>
    <w:rsid w:val="00BC0822"/>
    <w:rsid w:val="00BD45C9"/>
    <w:rsid w:val="00BD65AC"/>
    <w:rsid w:val="00BD6A23"/>
    <w:rsid w:val="00BE0545"/>
    <w:rsid w:val="00BE66E2"/>
    <w:rsid w:val="00C06FAC"/>
    <w:rsid w:val="00C544BC"/>
    <w:rsid w:val="00CA5E54"/>
    <w:rsid w:val="00CB6A6A"/>
    <w:rsid w:val="00CC03F7"/>
    <w:rsid w:val="00CC443C"/>
    <w:rsid w:val="00CD6CD4"/>
    <w:rsid w:val="00CE7761"/>
    <w:rsid w:val="00D21B54"/>
    <w:rsid w:val="00D27F42"/>
    <w:rsid w:val="00D67413"/>
    <w:rsid w:val="00D74B8C"/>
    <w:rsid w:val="00D75EF4"/>
    <w:rsid w:val="00D80523"/>
    <w:rsid w:val="00D9349B"/>
    <w:rsid w:val="00D943C6"/>
    <w:rsid w:val="00DA759B"/>
    <w:rsid w:val="00DE3193"/>
    <w:rsid w:val="00E303F5"/>
    <w:rsid w:val="00E54722"/>
    <w:rsid w:val="00E67D61"/>
    <w:rsid w:val="00E709ED"/>
    <w:rsid w:val="00EA5218"/>
    <w:rsid w:val="00EB4517"/>
    <w:rsid w:val="00EC17E6"/>
    <w:rsid w:val="00ED3BFA"/>
    <w:rsid w:val="00ED6637"/>
    <w:rsid w:val="00EE13F7"/>
    <w:rsid w:val="00F020FD"/>
    <w:rsid w:val="00F1304B"/>
    <w:rsid w:val="00F531CC"/>
    <w:rsid w:val="00F603BE"/>
    <w:rsid w:val="00F64DC2"/>
    <w:rsid w:val="00F809AF"/>
    <w:rsid w:val="00F811DD"/>
    <w:rsid w:val="00F82836"/>
    <w:rsid w:val="00F8556D"/>
    <w:rsid w:val="00F85971"/>
    <w:rsid w:val="00FA70C6"/>
    <w:rsid w:val="00FB430D"/>
    <w:rsid w:val="00FC5BCE"/>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image" Target="media/image9.gif"/><Relationship Id="rId30" Type="http://schemas.openxmlformats.org/officeDocument/2006/relationships/theme" Target="theme/theme1.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805C1"/>
    <w:rsid w:val="000965DE"/>
    <w:rsid w:val="00301B68"/>
    <w:rsid w:val="0030511D"/>
    <w:rsid w:val="0041495E"/>
    <w:rsid w:val="004A28B7"/>
    <w:rsid w:val="005967EC"/>
    <w:rsid w:val="006422BA"/>
    <w:rsid w:val="006F12AE"/>
    <w:rsid w:val="00780239"/>
    <w:rsid w:val="00793958"/>
    <w:rsid w:val="008001AC"/>
    <w:rsid w:val="00AE0209"/>
    <w:rsid w:val="00B67B93"/>
    <w:rsid w:val="00BC2746"/>
    <w:rsid w:val="00DC1096"/>
    <w:rsid w:val="00E13C3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80207EA-47CB-4247-956E-12E04C7E8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0</TotalTime>
  <Pages>18</Pages>
  <Words>4089</Words>
  <Characters>22490</Characters>
  <Application>Microsoft Office Word</Application>
  <DocSecurity>0</DocSecurity>
  <Lines>187</Lines>
  <Paragraphs>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6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72</cp:revision>
  <cp:lastPrinted>2015-04-26T17:15:00Z</cp:lastPrinted>
  <dcterms:created xsi:type="dcterms:W3CDTF">2015-05-10T09:44:00Z</dcterms:created>
  <dcterms:modified xsi:type="dcterms:W3CDTF">2015-05-15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